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35B4336D">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Pr="00662029"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22198972"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Pr="00662029">
        <w:rPr>
          <w:rFonts w:asciiTheme="majorBidi" w:hAnsiTheme="majorBidi" w:cstheme="majorBidi"/>
        </w:rPr>
        <w:fldChar w:fldCharType="begin"/>
      </w:r>
      <w:r w:rsidRPr="00662029">
        <w:rPr>
          <w:rFonts w:asciiTheme="majorBidi" w:hAnsiTheme="majorBidi" w:cstheme="majorBidi"/>
        </w:rPr>
        <w:instrText xml:space="preserve"> SEQ Figure \* ARABIC </w:instrText>
      </w:r>
      <w:r w:rsidRPr="00662029">
        <w:rPr>
          <w:rFonts w:asciiTheme="majorBidi" w:hAnsiTheme="majorBidi" w:cstheme="majorBidi"/>
        </w:rPr>
        <w:fldChar w:fldCharType="separate"/>
      </w:r>
      <w:r w:rsidR="00E67EFE">
        <w:rPr>
          <w:rFonts w:asciiTheme="majorBidi" w:hAnsiTheme="majorBidi" w:cstheme="majorBidi"/>
          <w:noProof/>
        </w:rPr>
        <w:t>1</w:t>
      </w:r>
      <w:r w:rsidRPr="00662029">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35104C67">
            <wp:extent cx="3456296" cy="2526493"/>
            <wp:effectExtent l="0" t="0" r="0" b="762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3543755" cy="2590424"/>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77777777"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48408D5" w14:textId="3E55D8D1" w:rsidR="004C5B51" w:rsidRDefault="002C109B" w:rsidP="00954F10">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your research questions on the performance, challenges, and opportunities related to digital transformation in cultural institutions.</w:t>
      </w:r>
    </w:p>
    <w:p w14:paraId="7E6B941A" w14:textId="77777777" w:rsidR="004C5B51" w:rsidRDefault="004C5B51">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 xml:space="preserve">Here are the expected results for each the research </w:t>
      </w:r>
      <w:proofErr w:type="gramStart"/>
      <w:r w:rsidRPr="00662029">
        <w:rPr>
          <w:rFonts w:asciiTheme="majorBidi" w:hAnsiTheme="majorBidi" w:cstheme="majorBidi"/>
        </w:rPr>
        <w:t>questions</w:t>
      </w:r>
      <w:proofErr w:type="gramEnd"/>
      <w:r w:rsidRPr="00662029">
        <w:rPr>
          <w:rFonts w:asciiTheme="majorBidi" w:hAnsiTheme="majorBidi" w:cstheme="majorBidi"/>
        </w:rPr>
        <w:t xml:space="preserve">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42A1C6FE"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creased visitor numbers due to engaging digital experiences, higher online ticket sales, reduced costs through digital marketing.</w:t>
      </w:r>
    </w:p>
    <w:p w14:paraId="535BC3E2" w14:textId="77777777" w:rsidR="007C2E76" w:rsidRPr="00662029" w:rsidRDefault="007C2E76" w:rsidP="007C2E76">
      <w:pPr>
        <w:pStyle w:val="NormalWeb"/>
        <w:rPr>
          <w:rFonts w:asciiTheme="majorBidi" w:hAnsiTheme="majorBidi" w:cstheme="majorBidi"/>
        </w:rPr>
      </w:pPr>
      <w:r w:rsidRPr="00662029">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410205E2"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Benchmarking:</w:t>
      </w:r>
      <w:r w:rsidRPr="00754ACC">
        <w:rPr>
          <w:rFonts w:asciiTheme="majorBidi" w:hAnsiTheme="majorBidi" w:cstheme="majorBidi"/>
          <w:sz w:val="24"/>
          <w:szCs w:val="24"/>
        </w:rPr>
        <w:t xml:space="preserve"> Institutions with digital transformation initiatives showing 20-30% higher performance metrics compared to those without.</w:t>
      </w:r>
    </w:p>
    <w:p w14:paraId="05A887AC" w14:textId="77777777"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w:t>
      </w:r>
      <w:proofErr w:type="gramStart"/>
      <w:r w:rsidRPr="00754ACC">
        <w:rPr>
          <w:rFonts w:asciiTheme="majorBidi" w:hAnsiTheme="majorBidi" w:cstheme="majorBidi"/>
          <w:sz w:val="24"/>
          <w:szCs w:val="24"/>
        </w:rPr>
        <w:t>reporting</w:t>
      </w:r>
      <w:proofErr w:type="gramEnd"/>
      <w:r w:rsidRPr="00754ACC">
        <w:rPr>
          <w:rFonts w:asciiTheme="majorBidi" w:hAnsiTheme="majorBidi" w:cstheme="majorBidi"/>
          <w:sz w:val="24"/>
          <w:szCs w:val="24"/>
        </w:rPr>
        <w:t xml:space="preserve">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59DA5AC1"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proofErr w:type="gramStart"/>
      <w:r w:rsidR="00016E17">
        <w:rPr>
          <w:rFonts w:asciiTheme="majorBidi" w:hAnsiTheme="majorBidi" w:cstheme="majorBidi"/>
        </w:rPr>
        <w:t xml:space="preserve">the </w:t>
      </w:r>
      <w:r w:rsidRPr="00662029">
        <w:rPr>
          <w:rFonts w:asciiTheme="majorBidi" w:hAnsiTheme="majorBidi" w:cstheme="majorBidi"/>
        </w:rPr>
        <w:t xml:space="preserve"> research</w:t>
      </w:r>
      <w:proofErr w:type="gramEnd"/>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repare summaries and press releases for </w:t>
      </w:r>
      <w:proofErr w:type="gramStart"/>
      <w:r w:rsidRPr="00662029">
        <w:rPr>
          <w:rFonts w:asciiTheme="majorBidi" w:hAnsiTheme="majorBidi" w:cstheme="majorBidi"/>
        </w:rPr>
        <w:t>broader audiences</w:t>
      </w:r>
      <w:proofErr w:type="gramEnd"/>
      <w:r w:rsidRPr="00662029">
        <w:rPr>
          <w:rFonts w:asciiTheme="majorBidi" w:hAnsiTheme="majorBidi" w:cstheme="majorBidi"/>
        </w:rPr>
        <w:t>.</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ublish findings in academic journals and </w:t>
      </w:r>
      <w:proofErr w:type="gramStart"/>
      <w:r w:rsidRPr="00662029">
        <w:rPr>
          <w:rFonts w:asciiTheme="majorBidi" w:hAnsiTheme="majorBidi" w:cstheme="majorBidi"/>
        </w:rPr>
        <w:t>present</w:t>
      </w:r>
      <w:proofErr w:type="gramEnd"/>
      <w:r w:rsidRPr="00662029">
        <w:rPr>
          <w:rFonts w:asciiTheme="majorBidi" w:hAnsiTheme="majorBidi" w:cstheme="majorBidi"/>
        </w:rPr>
        <w:t xml:space="preserve">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18"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DE831BD" w:rsidR="00BD292E" w:rsidRPr="0066202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18"/>
    </w:p>
    <w:sectPr w:rsidR="00BD292E" w:rsidRPr="0066202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33E9B4" w14:textId="77777777" w:rsidR="004C2A11" w:rsidRDefault="004C2A11" w:rsidP="00360B8A">
      <w:pPr>
        <w:spacing w:after="0" w:line="240" w:lineRule="auto"/>
      </w:pPr>
      <w:r>
        <w:separator/>
      </w:r>
    </w:p>
  </w:endnote>
  <w:endnote w:type="continuationSeparator" w:id="0">
    <w:p w14:paraId="04D1E1B3" w14:textId="77777777" w:rsidR="004C2A11" w:rsidRDefault="004C2A11"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E765C2" w14:textId="77777777" w:rsidR="004C2A11" w:rsidRDefault="004C2A11" w:rsidP="00360B8A">
      <w:pPr>
        <w:spacing w:after="0" w:line="240" w:lineRule="auto"/>
      </w:pPr>
      <w:r>
        <w:separator/>
      </w:r>
    </w:p>
  </w:footnote>
  <w:footnote w:type="continuationSeparator" w:id="0">
    <w:p w14:paraId="4B64B793" w14:textId="77777777" w:rsidR="004C2A11" w:rsidRDefault="004C2A11" w:rsidP="00360B8A">
      <w:pPr>
        <w:spacing w:after="0" w:line="240" w:lineRule="auto"/>
      </w:pPr>
      <w:r>
        <w:continuationSeparator/>
      </w:r>
    </w:p>
  </w:footnote>
  <w:footnote w:id="1">
    <w:p w14:paraId="6686DC23" w14:textId="105E3469" w:rsidR="001858F7" w:rsidRDefault="001858F7">
      <w:pPr>
        <w:pStyle w:val="FootnoteText"/>
      </w:pPr>
      <w:r>
        <w:rPr>
          <w:rStyle w:val="FootnoteReference"/>
        </w:rPr>
        <w:footnoteRef/>
      </w:r>
      <w:r>
        <w:t xml:space="preserve"> </w:t>
      </w:r>
      <w:r w:rsidRPr="001858F7">
        <w:t>https://lumivero.com/products/nvivo/</w:t>
      </w:r>
    </w:p>
  </w:footnote>
  <w:footnote w:id="2">
    <w:p w14:paraId="60C93B5C" w14:textId="7E5F858B" w:rsidR="001858F7" w:rsidRDefault="001858F7">
      <w:pPr>
        <w:pStyle w:val="FootnoteText"/>
      </w:pPr>
      <w:r>
        <w:rPr>
          <w:rStyle w:val="FootnoteReference"/>
        </w:rPr>
        <w:footnoteRef/>
      </w:r>
      <w:r>
        <w:t xml:space="preserve"> </w:t>
      </w:r>
      <w:r w:rsidRPr="001858F7">
        <w:t>https://atlasti.com/</w:t>
      </w:r>
    </w:p>
  </w:footnote>
  <w:footnote w:id="3">
    <w:p w14:paraId="548ADB46" w14:textId="2969F489" w:rsidR="005216E2" w:rsidRDefault="005216E2">
      <w:pPr>
        <w:pStyle w:val="FootnoteText"/>
      </w:pPr>
      <w:r>
        <w:rPr>
          <w:rStyle w:val="FootnoteReference"/>
        </w:rPr>
        <w:footnoteRef/>
      </w:r>
      <w:r>
        <w:t xml:space="preserve"> </w:t>
      </w:r>
      <w:r w:rsidRPr="005216E2">
        <w:t>https://en.wikipedia.org/wiki/Student%27s_t-test</w:t>
      </w:r>
    </w:p>
  </w:footnote>
  <w:footnote w:id="4">
    <w:p w14:paraId="30336F0F" w14:textId="0E07A047" w:rsidR="005216E2" w:rsidRDefault="005216E2">
      <w:pPr>
        <w:pStyle w:val="FootnoteText"/>
      </w:pPr>
      <w:r>
        <w:rPr>
          <w:rStyle w:val="FootnoteReference"/>
        </w:rPr>
        <w:footnoteRef/>
      </w:r>
      <w:r>
        <w:t xml:space="preserve"> </w:t>
      </w:r>
      <w:r w:rsidRPr="005216E2">
        <w:t>https://en.wikipedia.org/wiki/Analysis_of_varia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3"/>
  </w:num>
  <w:num w:numId="5" w16cid:durableId="922300634">
    <w:abstractNumId w:val="33"/>
  </w:num>
  <w:num w:numId="6" w16cid:durableId="181364918">
    <w:abstractNumId w:val="36"/>
  </w:num>
  <w:num w:numId="7" w16cid:durableId="1580754910">
    <w:abstractNumId w:val="8"/>
  </w:num>
  <w:num w:numId="8" w16cid:durableId="1889605626">
    <w:abstractNumId w:val="1"/>
  </w:num>
  <w:num w:numId="9" w16cid:durableId="1133791844">
    <w:abstractNumId w:val="9"/>
  </w:num>
  <w:num w:numId="10" w16cid:durableId="1584222793">
    <w:abstractNumId w:val="16"/>
  </w:num>
  <w:num w:numId="11" w16cid:durableId="1161852329">
    <w:abstractNumId w:val="40"/>
  </w:num>
  <w:num w:numId="12" w16cid:durableId="1484545067">
    <w:abstractNumId w:val="15"/>
  </w:num>
  <w:num w:numId="13" w16cid:durableId="1709446812">
    <w:abstractNumId w:val="24"/>
  </w:num>
  <w:num w:numId="14" w16cid:durableId="1553299805">
    <w:abstractNumId w:val="6"/>
  </w:num>
  <w:num w:numId="15" w16cid:durableId="221790428">
    <w:abstractNumId w:val="27"/>
  </w:num>
  <w:num w:numId="16" w16cid:durableId="960889987">
    <w:abstractNumId w:val="38"/>
  </w:num>
  <w:num w:numId="17" w16cid:durableId="1313020608">
    <w:abstractNumId w:val="26"/>
  </w:num>
  <w:num w:numId="18" w16cid:durableId="1147891784">
    <w:abstractNumId w:val="31"/>
  </w:num>
  <w:num w:numId="19" w16cid:durableId="574509639">
    <w:abstractNumId w:val="28"/>
  </w:num>
  <w:num w:numId="20" w16cid:durableId="852572423">
    <w:abstractNumId w:val="18"/>
  </w:num>
  <w:num w:numId="21" w16cid:durableId="1118262277">
    <w:abstractNumId w:val="10"/>
  </w:num>
  <w:num w:numId="22" w16cid:durableId="623073719">
    <w:abstractNumId w:val="11"/>
  </w:num>
  <w:num w:numId="23" w16cid:durableId="1662731401">
    <w:abstractNumId w:val="13"/>
  </w:num>
  <w:num w:numId="24" w16cid:durableId="586766855">
    <w:abstractNumId w:val="21"/>
  </w:num>
  <w:num w:numId="25" w16cid:durableId="1943607161">
    <w:abstractNumId w:val="7"/>
  </w:num>
  <w:num w:numId="26" w16cid:durableId="756362535">
    <w:abstractNumId w:val="17"/>
  </w:num>
  <w:num w:numId="27" w16cid:durableId="969094040">
    <w:abstractNumId w:val="37"/>
  </w:num>
  <w:num w:numId="28" w16cid:durableId="390933766">
    <w:abstractNumId w:val="39"/>
  </w:num>
  <w:num w:numId="29" w16cid:durableId="1539121212">
    <w:abstractNumId w:val="5"/>
  </w:num>
  <w:num w:numId="30" w16cid:durableId="979915947">
    <w:abstractNumId w:val="30"/>
  </w:num>
  <w:num w:numId="31" w16cid:durableId="796490772">
    <w:abstractNumId w:val="25"/>
  </w:num>
  <w:num w:numId="32" w16cid:durableId="1536313900">
    <w:abstractNumId w:val="34"/>
  </w:num>
  <w:num w:numId="33" w16cid:durableId="17783067">
    <w:abstractNumId w:val="22"/>
  </w:num>
  <w:num w:numId="34" w16cid:durableId="1076898788">
    <w:abstractNumId w:val="14"/>
  </w:num>
  <w:num w:numId="35" w16cid:durableId="1129201463">
    <w:abstractNumId w:val="4"/>
  </w:num>
  <w:num w:numId="36" w16cid:durableId="224487267">
    <w:abstractNumId w:val="29"/>
  </w:num>
  <w:num w:numId="37" w16cid:durableId="1575429231">
    <w:abstractNumId w:val="2"/>
  </w:num>
  <w:num w:numId="38" w16cid:durableId="330719157">
    <w:abstractNumId w:val="32"/>
  </w:num>
  <w:num w:numId="39" w16cid:durableId="71631575">
    <w:abstractNumId w:val="35"/>
  </w:num>
  <w:num w:numId="40" w16cid:durableId="215972168">
    <w:abstractNumId w:val="20"/>
  </w:num>
  <w:num w:numId="41" w16cid:durableId="1258976404">
    <w:abstractNumId w:val="3"/>
  </w:num>
  <w:num w:numId="42" w16cid:durableId="164706629">
    <w:abstractNumId w:val="19"/>
  </w:num>
  <w:num w:numId="43" w16cid:durableId="1653097009">
    <w:abstractNumId w:val="1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aoFAJQvO1wtAAAA"/>
  </w:docVars>
  <w:rsids>
    <w:rsidRoot w:val="0065604E"/>
    <w:rsid w:val="00001390"/>
    <w:rsid w:val="00003D72"/>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52D4"/>
    <w:rsid w:val="000671C9"/>
    <w:rsid w:val="000724DB"/>
    <w:rsid w:val="00072666"/>
    <w:rsid w:val="00082D8A"/>
    <w:rsid w:val="00084D7D"/>
    <w:rsid w:val="00084F54"/>
    <w:rsid w:val="00090C37"/>
    <w:rsid w:val="00094C9C"/>
    <w:rsid w:val="00096DBF"/>
    <w:rsid w:val="00097C27"/>
    <w:rsid w:val="000C1469"/>
    <w:rsid w:val="000C2729"/>
    <w:rsid w:val="000C4983"/>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7979"/>
    <w:rsid w:val="00136BA9"/>
    <w:rsid w:val="00151E08"/>
    <w:rsid w:val="00152178"/>
    <w:rsid w:val="0015366D"/>
    <w:rsid w:val="00157CE7"/>
    <w:rsid w:val="00165AB0"/>
    <w:rsid w:val="00171B68"/>
    <w:rsid w:val="00173DAD"/>
    <w:rsid w:val="00174981"/>
    <w:rsid w:val="00180885"/>
    <w:rsid w:val="00181FA8"/>
    <w:rsid w:val="001858F7"/>
    <w:rsid w:val="00185DD6"/>
    <w:rsid w:val="00186262"/>
    <w:rsid w:val="00186CAE"/>
    <w:rsid w:val="001879CA"/>
    <w:rsid w:val="00191547"/>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3999"/>
    <w:rsid w:val="001F679E"/>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31DB"/>
    <w:rsid w:val="00296FF0"/>
    <w:rsid w:val="002A3251"/>
    <w:rsid w:val="002A47A1"/>
    <w:rsid w:val="002B21C5"/>
    <w:rsid w:val="002B58BB"/>
    <w:rsid w:val="002C109B"/>
    <w:rsid w:val="002C1FEE"/>
    <w:rsid w:val="002C54D3"/>
    <w:rsid w:val="002C722F"/>
    <w:rsid w:val="002D0105"/>
    <w:rsid w:val="002D0D16"/>
    <w:rsid w:val="002D1B57"/>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507E5"/>
    <w:rsid w:val="00350E6D"/>
    <w:rsid w:val="003526BC"/>
    <w:rsid w:val="00357D7E"/>
    <w:rsid w:val="003604AD"/>
    <w:rsid w:val="00360B8A"/>
    <w:rsid w:val="003619CF"/>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24AE"/>
    <w:rsid w:val="00405578"/>
    <w:rsid w:val="00405D70"/>
    <w:rsid w:val="004063E6"/>
    <w:rsid w:val="0041239B"/>
    <w:rsid w:val="00416A03"/>
    <w:rsid w:val="00416B45"/>
    <w:rsid w:val="00422034"/>
    <w:rsid w:val="00426559"/>
    <w:rsid w:val="0042709A"/>
    <w:rsid w:val="00427B20"/>
    <w:rsid w:val="00433D23"/>
    <w:rsid w:val="00437B79"/>
    <w:rsid w:val="004428D5"/>
    <w:rsid w:val="00442B55"/>
    <w:rsid w:val="0044748E"/>
    <w:rsid w:val="00454084"/>
    <w:rsid w:val="00455427"/>
    <w:rsid w:val="00466D0A"/>
    <w:rsid w:val="0047184D"/>
    <w:rsid w:val="0048207C"/>
    <w:rsid w:val="00484731"/>
    <w:rsid w:val="00485AA1"/>
    <w:rsid w:val="004920B8"/>
    <w:rsid w:val="0049444F"/>
    <w:rsid w:val="00497A99"/>
    <w:rsid w:val="004A47D0"/>
    <w:rsid w:val="004B24B7"/>
    <w:rsid w:val="004B2D93"/>
    <w:rsid w:val="004B3E53"/>
    <w:rsid w:val="004B5516"/>
    <w:rsid w:val="004B6932"/>
    <w:rsid w:val="004C046A"/>
    <w:rsid w:val="004C2A11"/>
    <w:rsid w:val="004C331F"/>
    <w:rsid w:val="004C5B51"/>
    <w:rsid w:val="004C5D80"/>
    <w:rsid w:val="004C6E9D"/>
    <w:rsid w:val="004C7F5F"/>
    <w:rsid w:val="004D2AB3"/>
    <w:rsid w:val="004D4445"/>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2AA9"/>
    <w:rsid w:val="005610D1"/>
    <w:rsid w:val="00572099"/>
    <w:rsid w:val="00577693"/>
    <w:rsid w:val="00591B60"/>
    <w:rsid w:val="00597E43"/>
    <w:rsid w:val="005A1C6C"/>
    <w:rsid w:val="005A41FD"/>
    <w:rsid w:val="005A544C"/>
    <w:rsid w:val="005B0AEF"/>
    <w:rsid w:val="005B261E"/>
    <w:rsid w:val="005B7861"/>
    <w:rsid w:val="005C1518"/>
    <w:rsid w:val="005C406F"/>
    <w:rsid w:val="005D0992"/>
    <w:rsid w:val="005D1F16"/>
    <w:rsid w:val="005D3736"/>
    <w:rsid w:val="005E4C7E"/>
    <w:rsid w:val="006029E1"/>
    <w:rsid w:val="00604388"/>
    <w:rsid w:val="00615E48"/>
    <w:rsid w:val="006170BD"/>
    <w:rsid w:val="006178E3"/>
    <w:rsid w:val="00625F5A"/>
    <w:rsid w:val="00626FF4"/>
    <w:rsid w:val="006302C6"/>
    <w:rsid w:val="00631AF4"/>
    <w:rsid w:val="00632E50"/>
    <w:rsid w:val="00636367"/>
    <w:rsid w:val="00645677"/>
    <w:rsid w:val="00650F51"/>
    <w:rsid w:val="006536CE"/>
    <w:rsid w:val="006559B6"/>
    <w:rsid w:val="0065604E"/>
    <w:rsid w:val="0065659E"/>
    <w:rsid w:val="00656BE6"/>
    <w:rsid w:val="006572B4"/>
    <w:rsid w:val="00662029"/>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C203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1954"/>
    <w:rsid w:val="00743CF9"/>
    <w:rsid w:val="00750B9D"/>
    <w:rsid w:val="00750FA9"/>
    <w:rsid w:val="0075252E"/>
    <w:rsid w:val="00753BEB"/>
    <w:rsid w:val="00754ACC"/>
    <w:rsid w:val="00755628"/>
    <w:rsid w:val="00761FF6"/>
    <w:rsid w:val="00762634"/>
    <w:rsid w:val="00763792"/>
    <w:rsid w:val="00763814"/>
    <w:rsid w:val="00767936"/>
    <w:rsid w:val="00774BEE"/>
    <w:rsid w:val="00775225"/>
    <w:rsid w:val="00786E63"/>
    <w:rsid w:val="007965DE"/>
    <w:rsid w:val="007A1537"/>
    <w:rsid w:val="007A33AC"/>
    <w:rsid w:val="007A5A25"/>
    <w:rsid w:val="007A6A0A"/>
    <w:rsid w:val="007B12CE"/>
    <w:rsid w:val="007B2850"/>
    <w:rsid w:val="007B4F46"/>
    <w:rsid w:val="007B71A4"/>
    <w:rsid w:val="007C2E76"/>
    <w:rsid w:val="007D1FAB"/>
    <w:rsid w:val="007D69AA"/>
    <w:rsid w:val="007E0EF5"/>
    <w:rsid w:val="007E4287"/>
    <w:rsid w:val="007F507A"/>
    <w:rsid w:val="007F7AE7"/>
    <w:rsid w:val="00801043"/>
    <w:rsid w:val="008102CF"/>
    <w:rsid w:val="008134D1"/>
    <w:rsid w:val="0081471A"/>
    <w:rsid w:val="00821404"/>
    <w:rsid w:val="008319C7"/>
    <w:rsid w:val="00835270"/>
    <w:rsid w:val="008359BA"/>
    <w:rsid w:val="00844E72"/>
    <w:rsid w:val="00854730"/>
    <w:rsid w:val="00855D8E"/>
    <w:rsid w:val="00864188"/>
    <w:rsid w:val="00864213"/>
    <w:rsid w:val="00875222"/>
    <w:rsid w:val="00883A6A"/>
    <w:rsid w:val="00886943"/>
    <w:rsid w:val="008870D9"/>
    <w:rsid w:val="00890DF0"/>
    <w:rsid w:val="0089253F"/>
    <w:rsid w:val="008928CC"/>
    <w:rsid w:val="00892979"/>
    <w:rsid w:val="00894212"/>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D0B0C"/>
    <w:rsid w:val="008D703E"/>
    <w:rsid w:val="008E0F39"/>
    <w:rsid w:val="008E5206"/>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84C17"/>
    <w:rsid w:val="00995982"/>
    <w:rsid w:val="009A2FDC"/>
    <w:rsid w:val="009A4C8C"/>
    <w:rsid w:val="009A7720"/>
    <w:rsid w:val="009A7BBE"/>
    <w:rsid w:val="009B4CF8"/>
    <w:rsid w:val="009B5D9A"/>
    <w:rsid w:val="009D4540"/>
    <w:rsid w:val="009D4E8E"/>
    <w:rsid w:val="009F54AB"/>
    <w:rsid w:val="009F69A9"/>
    <w:rsid w:val="009F7991"/>
    <w:rsid w:val="00A00813"/>
    <w:rsid w:val="00A03903"/>
    <w:rsid w:val="00A03DDB"/>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840E4"/>
    <w:rsid w:val="00A847BF"/>
    <w:rsid w:val="00A8657F"/>
    <w:rsid w:val="00A93E15"/>
    <w:rsid w:val="00A94557"/>
    <w:rsid w:val="00A950E3"/>
    <w:rsid w:val="00A957EF"/>
    <w:rsid w:val="00A95CB0"/>
    <w:rsid w:val="00AA7818"/>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7725"/>
    <w:rsid w:val="00B0788C"/>
    <w:rsid w:val="00B12B81"/>
    <w:rsid w:val="00B13E29"/>
    <w:rsid w:val="00B15C72"/>
    <w:rsid w:val="00B36B61"/>
    <w:rsid w:val="00B419AB"/>
    <w:rsid w:val="00B42A9C"/>
    <w:rsid w:val="00B4326B"/>
    <w:rsid w:val="00B47890"/>
    <w:rsid w:val="00B5281A"/>
    <w:rsid w:val="00B610FC"/>
    <w:rsid w:val="00B62442"/>
    <w:rsid w:val="00B63777"/>
    <w:rsid w:val="00B641EB"/>
    <w:rsid w:val="00B679A4"/>
    <w:rsid w:val="00B70850"/>
    <w:rsid w:val="00B73B22"/>
    <w:rsid w:val="00B76708"/>
    <w:rsid w:val="00B8270F"/>
    <w:rsid w:val="00B84344"/>
    <w:rsid w:val="00B8480C"/>
    <w:rsid w:val="00B84D5F"/>
    <w:rsid w:val="00B84D71"/>
    <w:rsid w:val="00B85D2B"/>
    <w:rsid w:val="00BA0CB8"/>
    <w:rsid w:val="00BA1265"/>
    <w:rsid w:val="00BA2E1D"/>
    <w:rsid w:val="00BA32CB"/>
    <w:rsid w:val="00BA4765"/>
    <w:rsid w:val="00BA6ADF"/>
    <w:rsid w:val="00BB6D87"/>
    <w:rsid w:val="00BC4DF9"/>
    <w:rsid w:val="00BC6074"/>
    <w:rsid w:val="00BD1D81"/>
    <w:rsid w:val="00BD292E"/>
    <w:rsid w:val="00BD5376"/>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399B"/>
    <w:rsid w:val="00C5558D"/>
    <w:rsid w:val="00C63045"/>
    <w:rsid w:val="00C670EA"/>
    <w:rsid w:val="00C73601"/>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09C9"/>
    <w:rsid w:val="00D132F5"/>
    <w:rsid w:val="00D1446F"/>
    <w:rsid w:val="00D169EA"/>
    <w:rsid w:val="00D2764A"/>
    <w:rsid w:val="00D276E2"/>
    <w:rsid w:val="00D3281F"/>
    <w:rsid w:val="00D3462A"/>
    <w:rsid w:val="00D3594D"/>
    <w:rsid w:val="00D432FB"/>
    <w:rsid w:val="00D47269"/>
    <w:rsid w:val="00D50359"/>
    <w:rsid w:val="00D5166E"/>
    <w:rsid w:val="00D5433D"/>
    <w:rsid w:val="00D56368"/>
    <w:rsid w:val="00D6417C"/>
    <w:rsid w:val="00D81894"/>
    <w:rsid w:val="00D82951"/>
    <w:rsid w:val="00D86E0A"/>
    <w:rsid w:val="00D92F70"/>
    <w:rsid w:val="00DA17E4"/>
    <w:rsid w:val="00DA2925"/>
    <w:rsid w:val="00DA42D3"/>
    <w:rsid w:val="00DA5242"/>
    <w:rsid w:val="00DA5714"/>
    <w:rsid w:val="00DB2643"/>
    <w:rsid w:val="00DB479C"/>
    <w:rsid w:val="00DB68C0"/>
    <w:rsid w:val="00DB7279"/>
    <w:rsid w:val="00DC0013"/>
    <w:rsid w:val="00DC2CC4"/>
    <w:rsid w:val="00DD0D82"/>
    <w:rsid w:val="00DD0E52"/>
    <w:rsid w:val="00DD4529"/>
    <w:rsid w:val="00DD6857"/>
    <w:rsid w:val="00DE2805"/>
    <w:rsid w:val="00DE4924"/>
    <w:rsid w:val="00DE4BF1"/>
    <w:rsid w:val="00DE521F"/>
    <w:rsid w:val="00E117B8"/>
    <w:rsid w:val="00E17090"/>
    <w:rsid w:val="00E17AD2"/>
    <w:rsid w:val="00E17AED"/>
    <w:rsid w:val="00E20D6E"/>
    <w:rsid w:val="00E22DE9"/>
    <w:rsid w:val="00E2317E"/>
    <w:rsid w:val="00E23500"/>
    <w:rsid w:val="00E30FE3"/>
    <w:rsid w:val="00E31AB7"/>
    <w:rsid w:val="00E32C19"/>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7343"/>
    <w:rsid w:val="00EA1D11"/>
    <w:rsid w:val="00EA4E1D"/>
    <w:rsid w:val="00EA6ACD"/>
    <w:rsid w:val="00EA6C64"/>
    <w:rsid w:val="00EA6DF6"/>
    <w:rsid w:val="00EB60EE"/>
    <w:rsid w:val="00EB65E1"/>
    <w:rsid w:val="00EC025F"/>
    <w:rsid w:val="00EC20F3"/>
    <w:rsid w:val="00EC5CF8"/>
    <w:rsid w:val="00ED1580"/>
    <w:rsid w:val="00ED1E4F"/>
    <w:rsid w:val="00ED4691"/>
    <w:rsid w:val="00ED65FE"/>
    <w:rsid w:val="00ED79BA"/>
    <w:rsid w:val="00EE19D4"/>
    <w:rsid w:val="00EE434B"/>
    <w:rsid w:val="00EF066A"/>
    <w:rsid w:val="00EF24F3"/>
    <w:rsid w:val="00EF52E7"/>
    <w:rsid w:val="00EF5973"/>
    <w:rsid w:val="00F0296E"/>
    <w:rsid w:val="00F04F85"/>
    <w:rsid w:val="00F050F8"/>
    <w:rsid w:val="00F06702"/>
    <w:rsid w:val="00F10FC4"/>
    <w:rsid w:val="00F1139C"/>
    <w:rsid w:val="00F12409"/>
    <w:rsid w:val="00F16DA9"/>
    <w:rsid w:val="00F1780C"/>
    <w:rsid w:val="00F20557"/>
    <w:rsid w:val="00F225A9"/>
    <w:rsid w:val="00F22C65"/>
    <w:rsid w:val="00F30477"/>
    <w:rsid w:val="00F32BAF"/>
    <w:rsid w:val="00F36645"/>
    <w:rsid w:val="00F40D53"/>
    <w:rsid w:val="00F454DE"/>
    <w:rsid w:val="00F4559E"/>
    <w:rsid w:val="00F53958"/>
    <w:rsid w:val="00F66B39"/>
    <w:rsid w:val="00F7104B"/>
    <w:rsid w:val="00F71EE5"/>
    <w:rsid w:val="00F72229"/>
    <w:rsid w:val="00F81424"/>
    <w:rsid w:val="00F83269"/>
    <w:rsid w:val="00F848AB"/>
    <w:rsid w:val="00F952DC"/>
    <w:rsid w:val="00F97B09"/>
    <w:rsid w:val="00FA3DAD"/>
    <w:rsid w:val="00FA5572"/>
    <w:rsid w:val="00FA5A3B"/>
    <w:rsid w:val="00FA6F76"/>
    <w:rsid w:val="00FB426D"/>
    <w:rsid w:val="00FB55C8"/>
    <w:rsid w:val="00FC4D46"/>
    <w:rsid w:val="00FD2A6C"/>
    <w:rsid w:val="00FD578E"/>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1</TotalTime>
  <Pages>1</Pages>
  <Words>16955</Words>
  <Characters>96648</Characters>
  <Application>Microsoft Office Word</Application>
  <DocSecurity>0</DocSecurity>
  <Lines>805</Lines>
  <Paragraphs>226</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Abstract</vt:lpstr>
      <vt:lpstr>Introduction</vt:lpstr>
      <vt:lpstr>Problem Statement</vt:lpstr>
      <vt:lpstr>Research questions</vt:lpstr>
      <vt:lpstr>Review of the Related Work</vt:lpstr>
      <vt:lpstr>    Previous Studies on Digital Transformation</vt:lpstr>
      <vt:lpstr>    Locating case studies within cultural industries</vt:lpstr>
      <vt:lpstr>    Exploring Challenges, Opportunities, and Performances within Cultural Industries</vt:lpstr>
      <vt:lpstr>        Challenges</vt:lpstr>
      <vt:lpstr>        Opportunities</vt:lpstr>
      <vt:lpstr>        Performances</vt:lpstr>
      <vt:lpstr>Gap in Literature</vt:lpstr>
      <vt:lpstr>Significance</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1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194</cp:revision>
  <cp:lastPrinted>2024-06-24T00:27:00Z</cp:lastPrinted>
  <dcterms:created xsi:type="dcterms:W3CDTF">2024-06-18T23:06:00Z</dcterms:created>
  <dcterms:modified xsi:type="dcterms:W3CDTF">2024-06-24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